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5A19DA4" w14:textId="55438F5A" w:rsidR="00416485" w:rsidRDefault="00416485" w:rsidP="00416485">
      <w:pPr>
        <w:jc w:val="center"/>
        <w:rPr>
          <w:b/>
          <w:bCs/>
          <w:sz w:val="20"/>
          <w:szCs w:val="20"/>
          <w:lang w:val="en-US"/>
        </w:rPr>
      </w:pPr>
    </w:p>
    <w:p w14:paraId="4DD90709" w14:textId="75D13528" w:rsidR="00750998" w:rsidRPr="00725751" w:rsidRDefault="00750998" w:rsidP="00750998">
      <w:pPr>
        <w:spacing w:after="240"/>
        <w:jc w:val="both"/>
        <w:rPr>
          <w:sz w:val="20"/>
          <w:szCs w:val="20"/>
          <w:lang w:val="en-US"/>
        </w:rPr>
        <w:sectPr w:rsidR="00750998" w:rsidRPr="00725751" w:rsidSect="00FC3C88">
          <w:headerReference w:type="even" r:id="rId8"/>
          <w:footerReference w:type="even" r:id="rId9"/>
          <w:footerReference w:type="default" r:id="rId10"/>
          <w:pgSz w:w="8391" w:h="11906" w:code="11"/>
          <w:pgMar w:top="1418" w:right="1418" w:bottom="1418" w:left="1701" w:header="709" w:footer="709" w:gutter="0"/>
          <w:cols w:space="708"/>
          <w:docGrid w:linePitch="360"/>
        </w:sectPr>
      </w:pPr>
    </w:p>
    <w:p w14:paraId="57B1314B" w14:textId="4D0612F6" w:rsidR="00EB143C" w:rsidRDefault="00EB143C" w:rsidP="00070AB5">
      <w:pPr>
        <w:pStyle w:val="Heading1"/>
        <w:rPr>
          <w:lang w:val="en-US"/>
        </w:rPr>
      </w:pPr>
      <w:bookmarkStart w:id="0" w:name="_Toc141167782"/>
      <w:bookmarkStart w:id="1" w:name="_Toc141422897"/>
      <w:bookmarkStart w:id="2" w:name="_Toc141423997"/>
      <w:r w:rsidRPr="00406ADA">
        <w:rPr>
          <w:lang w:val="en-US"/>
        </w:rPr>
        <w:lastRenderedPageBreak/>
        <w:t>DAFTAR PUSTAKA</w:t>
      </w:r>
      <w:bookmarkEnd w:id="0"/>
      <w:bookmarkEnd w:id="1"/>
      <w:bookmarkEnd w:id="2"/>
    </w:p>
    <w:p w14:paraId="7D125116" w14:textId="5A27791E" w:rsidR="00750998" w:rsidRPr="00750998" w:rsidRDefault="00750998" w:rsidP="00750998">
      <w:pPr>
        <w:rPr>
          <w:lang w:val="en-US"/>
        </w:rPr>
      </w:pPr>
      <w:r>
        <w:rPr>
          <w:noProof/>
        </w:rPr>
        <w:drawing>
          <wp:inline distT="0" distB="0" distL="0" distR="0" wp14:anchorId="375E6052" wp14:editId="32BDF803">
            <wp:extent cx="3347720" cy="5353685"/>
            <wp:effectExtent l="0" t="0" r="5080" b="0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>
                      <a:extLst>
                        <a:ext uri="{BEBA8EAE-BF5A-486C-A8C5-ECC9F3942E4B}">
                          <a14:imgProps xmlns:a14="http://schemas.microsoft.com/office/drawing/2010/main">
                            <a14:imgLayer r:embed="rId12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47720" cy="5353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34FAAB" w14:textId="38793BC0" w:rsidR="00750998" w:rsidRPr="00750998" w:rsidRDefault="00EB143C" w:rsidP="00750998">
      <w:pPr>
        <w:adjustRightInd w:val="0"/>
        <w:ind w:left="640" w:hanging="640"/>
        <w:jc w:val="both"/>
        <w:rPr>
          <w:noProof/>
          <w:sz w:val="18"/>
          <w:szCs w:val="18"/>
        </w:rPr>
      </w:pPr>
      <w:r w:rsidRPr="00750998">
        <w:rPr>
          <w:b/>
          <w:bCs/>
          <w:sz w:val="18"/>
          <w:szCs w:val="18"/>
          <w:lang w:val="en-US"/>
        </w:rPr>
        <w:lastRenderedPageBreak/>
        <w:fldChar w:fldCharType="begin" w:fldLock="1"/>
      </w:r>
      <w:r w:rsidRPr="00750998">
        <w:rPr>
          <w:b/>
          <w:bCs/>
          <w:sz w:val="18"/>
          <w:szCs w:val="18"/>
          <w:lang w:val="en-US"/>
        </w:rPr>
        <w:instrText xml:space="preserve">ADDIN Mendeley Bibliography CSL_BIBLIOGRAPHY </w:instrText>
      </w:r>
      <w:r w:rsidRPr="00750998">
        <w:rPr>
          <w:b/>
          <w:bCs/>
          <w:sz w:val="18"/>
          <w:szCs w:val="18"/>
          <w:lang w:val="en-US"/>
        </w:rPr>
        <w:fldChar w:fldCharType="separate"/>
      </w:r>
      <w:r w:rsidR="00750998">
        <w:rPr>
          <w:noProof/>
        </w:rPr>
        <w:drawing>
          <wp:inline distT="0" distB="0" distL="0" distR="0" wp14:anchorId="1DF614BC" wp14:editId="442D4031">
            <wp:extent cx="3347720" cy="5018405"/>
            <wp:effectExtent l="0" t="0" r="5080" b="0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>
                      <a:extLst>
                        <a:ext uri="{BEBA8EAE-BF5A-486C-A8C5-ECC9F3942E4B}">
                          <a14:imgProps xmlns:a14="http://schemas.microsoft.com/office/drawing/2010/main">
                            <a14:imgLayer r:embed="rId14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47720" cy="5018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C3DA81" w14:textId="6753DC50" w:rsidR="00EB143C" w:rsidRPr="00750998" w:rsidRDefault="00EB143C" w:rsidP="00725751">
      <w:pPr>
        <w:adjustRightInd w:val="0"/>
        <w:ind w:left="640" w:hanging="640"/>
        <w:jc w:val="both"/>
        <w:rPr>
          <w:noProof/>
          <w:sz w:val="18"/>
          <w:szCs w:val="18"/>
        </w:rPr>
      </w:pPr>
    </w:p>
    <w:p w14:paraId="6BA27348" w14:textId="77777777" w:rsidR="00EB143C" w:rsidRPr="00406ADA" w:rsidRDefault="00EB143C" w:rsidP="00EB143C">
      <w:r w:rsidRPr="00750998">
        <w:rPr>
          <w:b/>
          <w:bCs/>
          <w:sz w:val="18"/>
          <w:szCs w:val="18"/>
          <w:lang w:val="en-US"/>
        </w:rPr>
        <w:fldChar w:fldCharType="end"/>
      </w:r>
    </w:p>
    <w:p w14:paraId="4EA3D519" w14:textId="149E15B1" w:rsidR="00A50D5C" w:rsidRPr="00406ADA" w:rsidRDefault="00A50D5C">
      <w:pPr>
        <w:widowControl/>
        <w:autoSpaceDE/>
        <w:autoSpaceDN/>
        <w:spacing w:after="160" w:line="259" w:lineRule="auto"/>
        <w:rPr>
          <w:sz w:val="20"/>
          <w:szCs w:val="20"/>
          <w:lang w:val="en-US"/>
        </w:rPr>
      </w:pPr>
      <w:r w:rsidRPr="00406ADA">
        <w:rPr>
          <w:sz w:val="20"/>
          <w:szCs w:val="20"/>
          <w:lang w:val="en-US"/>
        </w:rPr>
        <w:br w:type="page"/>
      </w:r>
    </w:p>
    <w:sectPr w:rsidR="00A50D5C" w:rsidRPr="00406ADA" w:rsidSect="004E76BD">
      <w:headerReference w:type="even" r:id="rId15"/>
      <w:headerReference w:type="default" r:id="rId16"/>
      <w:footerReference w:type="even" r:id="rId17"/>
      <w:footerReference w:type="default" r:id="rId18"/>
      <w:pgSz w:w="8391" w:h="11906" w:code="11"/>
      <w:pgMar w:top="1418" w:right="1418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A446067" w14:textId="77777777" w:rsidR="006F35F4" w:rsidRDefault="006F35F4">
      <w:r>
        <w:separator/>
      </w:r>
    </w:p>
  </w:endnote>
  <w:endnote w:type="continuationSeparator" w:id="0">
    <w:p w14:paraId="236EE762" w14:textId="77777777" w:rsidR="006F35F4" w:rsidRDefault="006F35F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8356268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6668FAF" w14:textId="72E9914F" w:rsidR="0023194F" w:rsidRDefault="0023194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8DC6A05" w14:textId="77777777" w:rsidR="0023194F" w:rsidRDefault="0023194F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9998423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92F5EA2" w14:textId="551E497B" w:rsidR="0023194F" w:rsidRDefault="0023194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C540762" w14:textId="77777777" w:rsidR="0023194F" w:rsidRDefault="0023194F">
    <w:pPr>
      <w:spacing w:line="200" w:lineRule="exac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95F15D2" w14:textId="5B717A28" w:rsidR="0023194F" w:rsidRDefault="0023194F">
    <w:pPr>
      <w:pStyle w:val="Footer"/>
      <w:jc w:val="center"/>
    </w:pPr>
  </w:p>
  <w:p w14:paraId="6FD4E7BD" w14:textId="77777777" w:rsidR="0023194F" w:rsidRDefault="0023194F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567DF47" w14:textId="5D7BF3FF" w:rsidR="0023194F" w:rsidRDefault="0023194F">
    <w:pPr>
      <w:pStyle w:val="Footer"/>
      <w:jc w:val="center"/>
    </w:pPr>
  </w:p>
  <w:p w14:paraId="1CED76BE" w14:textId="77777777" w:rsidR="0023194F" w:rsidRDefault="0023194F">
    <w:pPr>
      <w:spacing w:line="200" w:lineRule="exac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7646089" w14:textId="77777777" w:rsidR="006F35F4" w:rsidRDefault="006F35F4">
      <w:r>
        <w:separator/>
      </w:r>
    </w:p>
  </w:footnote>
  <w:footnote w:type="continuationSeparator" w:id="0">
    <w:p w14:paraId="6F9F7A47" w14:textId="77777777" w:rsidR="006F35F4" w:rsidRDefault="006F35F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F0E4B73" w14:textId="692EE426" w:rsidR="0023194F" w:rsidRDefault="0023194F">
    <w:pPr>
      <w:pStyle w:val="Header"/>
    </w:pPr>
  </w:p>
  <w:p w14:paraId="1271645B" w14:textId="77777777" w:rsidR="0023194F" w:rsidRDefault="0023194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41484621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0439617" w14:textId="321C1A8F" w:rsidR="0023194F" w:rsidRDefault="0023194F">
        <w:pPr>
          <w:pStyle w:val="Header"/>
          <w:jc w:val="right"/>
        </w:pPr>
      </w:p>
    </w:sdtContent>
  </w:sdt>
  <w:p w14:paraId="4BE1D7AE" w14:textId="77777777" w:rsidR="0023194F" w:rsidRDefault="0023194F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E29D847" w14:textId="282DC7C0" w:rsidR="0023194F" w:rsidRDefault="0023194F">
    <w:pPr>
      <w:pStyle w:val="Header"/>
      <w:jc w:val="right"/>
    </w:pPr>
  </w:p>
  <w:p w14:paraId="565B0165" w14:textId="77777777" w:rsidR="0023194F" w:rsidRDefault="0023194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C44343"/>
    <w:multiLevelType w:val="hybridMultilevel"/>
    <w:tmpl w:val="2F4E2868"/>
    <w:lvl w:ilvl="0" w:tplc="0421000F">
      <w:start w:val="1"/>
      <w:numFmt w:val="decimal"/>
      <w:lvlText w:val="%1."/>
      <w:lvlJc w:val="left"/>
      <w:pPr>
        <w:ind w:left="1429" w:hanging="360"/>
      </w:p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" w15:restartNumberingAfterBreak="0">
    <w:nsid w:val="03E807C4"/>
    <w:multiLevelType w:val="hybridMultilevel"/>
    <w:tmpl w:val="F83E1D16"/>
    <w:lvl w:ilvl="0" w:tplc="4E6E52B6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bCs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12882DED"/>
    <w:multiLevelType w:val="hybridMultilevel"/>
    <w:tmpl w:val="FD30B3D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501D8F"/>
    <w:multiLevelType w:val="multilevel"/>
    <w:tmpl w:val="90489E6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360" w:hanging="360"/>
      </w:pPr>
      <w:rPr>
        <w:rFonts w:hint="default"/>
        <w:b/>
        <w:bCs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4" w15:restartNumberingAfterBreak="0">
    <w:nsid w:val="16D10057"/>
    <w:multiLevelType w:val="multilevel"/>
    <w:tmpl w:val="C53C21C2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subbab4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pStyle w:val="subsubbab4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" w15:restartNumberingAfterBreak="0">
    <w:nsid w:val="19144D43"/>
    <w:multiLevelType w:val="hybridMultilevel"/>
    <w:tmpl w:val="56D456B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A74079D"/>
    <w:multiLevelType w:val="hybridMultilevel"/>
    <w:tmpl w:val="AAF881E6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1D9C0F52"/>
    <w:multiLevelType w:val="hybridMultilevel"/>
    <w:tmpl w:val="C2166BD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F8F5593"/>
    <w:multiLevelType w:val="multilevel"/>
    <w:tmpl w:val="144E77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Theme="majorBidi" w:eastAsia="Times New Roman" w:hAnsiTheme="majorBidi" w:cstheme="majorBidi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23DE36FD"/>
    <w:multiLevelType w:val="hybridMultilevel"/>
    <w:tmpl w:val="82C688B4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C4C119A"/>
    <w:multiLevelType w:val="multilevel"/>
    <w:tmpl w:val="B2423D8E"/>
    <w:lvl w:ilvl="0">
      <w:start w:val="2"/>
      <w:numFmt w:val="decimal"/>
      <w:lvlText w:val="%1"/>
      <w:lvlJc w:val="left"/>
      <w:pPr>
        <w:ind w:left="400" w:hanging="400"/>
      </w:pPr>
      <w:rPr>
        <w:rFonts w:hint="default"/>
        <w:b/>
      </w:rPr>
    </w:lvl>
    <w:lvl w:ilvl="1">
      <w:start w:val="2"/>
      <w:numFmt w:val="decimal"/>
      <w:lvlText w:val="%1.%2"/>
      <w:lvlJc w:val="left"/>
      <w:pPr>
        <w:ind w:left="400" w:hanging="400"/>
      </w:pPr>
      <w:rPr>
        <w:rFonts w:hint="default"/>
        <w:b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b/>
      </w:rPr>
    </w:lvl>
  </w:abstractNum>
  <w:abstractNum w:abstractNumId="11" w15:restartNumberingAfterBreak="0">
    <w:nsid w:val="2CD63A21"/>
    <w:multiLevelType w:val="multilevel"/>
    <w:tmpl w:val="15F84D98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subbab5"/>
      <w:lvlText w:val="%1.%2"/>
      <w:lvlJc w:val="left"/>
      <w:pPr>
        <w:ind w:left="360" w:hanging="360"/>
      </w:pPr>
      <w:rPr>
        <w:rFonts w:hint="default"/>
        <w:b/>
        <w:bCs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2" w15:restartNumberingAfterBreak="0">
    <w:nsid w:val="30D63F47"/>
    <w:multiLevelType w:val="hybridMultilevel"/>
    <w:tmpl w:val="BD26031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29F296D"/>
    <w:multiLevelType w:val="hybridMultilevel"/>
    <w:tmpl w:val="D4B6DF0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220769F"/>
    <w:multiLevelType w:val="hybridMultilevel"/>
    <w:tmpl w:val="BFA0033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6282372"/>
    <w:multiLevelType w:val="hybridMultilevel"/>
    <w:tmpl w:val="00B809A2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EF70C90"/>
    <w:multiLevelType w:val="hybridMultilevel"/>
    <w:tmpl w:val="FA82F94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1AB4770"/>
    <w:multiLevelType w:val="hybridMultilevel"/>
    <w:tmpl w:val="969C6816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4A45530"/>
    <w:multiLevelType w:val="hybridMultilevel"/>
    <w:tmpl w:val="56D456B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9090200"/>
    <w:multiLevelType w:val="hybridMultilevel"/>
    <w:tmpl w:val="A74EC64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1DC7F20"/>
    <w:multiLevelType w:val="multilevel"/>
    <w:tmpl w:val="9570944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60" w:hanging="40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21" w15:restartNumberingAfterBreak="0">
    <w:nsid w:val="6230132C"/>
    <w:multiLevelType w:val="hybridMultilevel"/>
    <w:tmpl w:val="49FA8CF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2517D9D"/>
    <w:multiLevelType w:val="hybridMultilevel"/>
    <w:tmpl w:val="C99E6E8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2912C2C"/>
    <w:multiLevelType w:val="hybridMultilevel"/>
    <w:tmpl w:val="56D456B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2E41807"/>
    <w:multiLevelType w:val="multilevel"/>
    <w:tmpl w:val="19C870F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subbab2"/>
      <w:lvlText w:val="%1.%2"/>
      <w:lvlJc w:val="left"/>
      <w:pPr>
        <w:ind w:left="360" w:hanging="360"/>
      </w:pPr>
      <w:rPr>
        <w:rFonts w:hint="default"/>
        <w:b/>
        <w:bCs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5" w15:restartNumberingAfterBreak="0">
    <w:nsid w:val="63713B58"/>
    <w:multiLevelType w:val="hybridMultilevel"/>
    <w:tmpl w:val="03E48074"/>
    <w:lvl w:ilvl="0" w:tplc="43E04F08">
      <w:start w:val="1"/>
      <w:numFmt w:val="decimal"/>
      <w:lvlText w:val="%1."/>
      <w:lvlJc w:val="left"/>
      <w:pPr>
        <w:ind w:left="1080" w:hanging="360"/>
      </w:pPr>
      <w:rPr>
        <w:rFonts w:hint="default"/>
        <w:i/>
        <w:iCs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6CF37151"/>
    <w:multiLevelType w:val="multilevel"/>
    <w:tmpl w:val="7D96667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subbab3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pStyle w:val="subsubbab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7" w15:restartNumberingAfterBreak="0">
    <w:nsid w:val="74565531"/>
    <w:multiLevelType w:val="hybridMultilevel"/>
    <w:tmpl w:val="4B6CC98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5CE3B6D"/>
    <w:multiLevelType w:val="multilevel"/>
    <w:tmpl w:val="247C142A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1120" w:hanging="40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440"/>
      </w:pPr>
      <w:rPr>
        <w:rFonts w:hint="default"/>
      </w:rPr>
    </w:lvl>
  </w:abstractNum>
  <w:abstractNum w:abstractNumId="29" w15:restartNumberingAfterBreak="0">
    <w:nsid w:val="782D3286"/>
    <w:multiLevelType w:val="hybridMultilevel"/>
    <w:tmpl w:val="43100ED8"/>
    <w:lvl w:ilvl="0" w:tplc="F21827B8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9C60171"/>
    <w:multiLevelType w:val="hybridMultilevel"/>
    <w:tmpl w:val="56D456B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A5B38A5"/>
    <w:multiLevelType w:val="hybridMultilevel"/>
    <w:tmpl w:val="6942847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8"/>
  </w:num>
  <w:num w:numId="3">
    <w:abstractNumId w:val="25"/>
  </w:num>
  <w:num w:numId="4">
    <w:abstractNumId w:val="24"/>
  </w:num>
  <w:num w:numId="5">
    <w:abstractNumId w:val="10"/>
  </w:num>
  <w:num w:numId="6">
    <w:abstractNumId w:val="28"/>
  </w:num>
  <w:num w:numId="7">
    <w:abstractNumId w:val="29"/>
  </w:num>
  <w:num w:numId="8">
    <w:abstractNumId w:val="9"/>
  </w:num>
  <w:num w:numId="9">
    <w:abstractNumId w:val="26"/>
  </w:num>
  <w:num w:numId="10">
    <w:abstractNumId w:val="4"/>
  </w:num>
  <w:num w:numId="11">
    <w:abstractNumId w:val="11"/>
  </w:num>
  <w:num w:numId="12">
    <w:abstractNumId w:val="3"/>
  </w:num>
  <w:num w:numId="13">
    <w:abstractNumId w:val="27"/>
  </w:num>
  <w:num w:numId="14">
    <w:abstractNumId w:val="6"/>
  </w:num>
  <w:num w:numId="15">
    <w:abstractNumId w:val="7"/>
  </w:num>
  <w:num w:numId="16">
    <w:abstractNumId w:val="16"/>
  </w:num>
  <w:num w:numId="17">
    <w:abstractNumId w:val="15"/>
  </w:num>
  <w:num w:numId="18">
    <w:abstractNumId w:val="23"/>
  </w:num>
  <w:num w:numId="19">
    <w:abstractNumId w:val="17"/>
  </w:num>
  <w:num w:numId="20">
    <w:abstractNumId w:val="19"/>
  </w:num>
  <w:num w:numId="21">
    <w:abstractNumId w:val="13"/>
  </w:num>
  <w:num w:numId="22">
    <w:abstractNumId w:val="11"/>
  </w:num>
  <w:num w:numId="23">
    <w:abstractNumId w:val="21"/>
  </w:num>
  <w:num w:numId="24">
    <w:abstractNumId w:val="12"/>
  </w:num>
  <w:num w:numId="25">
    <w:abstractNumId w:val="3"/>
  </w:num>
  <w:num w:numId="26">
    <w:abstractNumId w:val="20"/>
  </w:num>
  <w:num w:numId="27">
    <w:abstractNumId w:val="1"/>
  </w:num>
  <w:num w:numId="28">
    <w:abstractNumId w:val="4"/>
  </w:num>
  <w:num w:numId="29">
    <w:abstractNumId w:val="4"/>
  </w:num>
  <w:num w:numId="30">
    <w:abstractNumId w:val="4"/>
  </w:num>
  <w:num w:numId="31">
    <w:abstractNumId w:val="14"/>
  </w:num>
  <w:num w:numId="32">
    <w:abstractNumId w:val="2"/>
  </w:num>
  <w:num w:numId="33">
    <w:abstractNumId w:val="22"/>
  </w:num>
  <w:num w:numId="34">
    <w:abstractNumId w:val="31"/>
  </w:num>
  <w:num w:numId="35">
    <w:abstractNumId w:val="18"/>
  </w:num>
  <w:num w:numId="36">
    <w:abstractNumId w:val="5"/>
  </w:num>
  <w:num w:numId="37">
    <w:abstractNumId w:val="30"/>
  </w:num>
  <w:numIdMacAtCleanup w:val="2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C05B7"/>
    <w:rsid w:val="00036D38"/>
    <w:rsid w:val="000536D0"/>
    <w:rsid w:val="00065963"/>
    <w:rsid w:val="00066D84"/>
    <w:rsid w:val="00070AB5"/>
    <w:rsid w:val="00080EC9"/>
    <w:rsid w:val="000B0127"/>
    <w:rsid w:val="000C28AC"/>
    <w:rsid w:val="000C5507"/>
    <w:rsid w:val="000C5D02"/>
    <w:rsid w:val="000E5E9F"/>
    <w:rsid w:val="000E64FF"/>
    <w:rsid w:val="00101313"/>
    <w:rsid w:val="00114028"/>
    <w:rsid w:val="001179CF"/>
    <w:rsid w:val="00124D5B"/>
    <w:rsid w:val="001311A5"/>
    <w:rsid w:val="001647E0"/>
    <w:rsid w:val="001A3139"/>
    <w:rsid w:val="001A478D"/>
    <w:rsid w:val="001A54FC"/>
    <w:rsid w:val="001B3B4D"/>
    <w:rsid w:val="001C5FC3"/>
    <w:rsid w:val="001D624E"/>
    <w:rsid w:val="0021778D"/>
    <w:rsid w:val="002208E4"/>
    <w:rsid w:val="00223DDB"/>
    <w:rsid w:val="0023194F"/>
    <w:rsid w:val="0024796C"/>
    <w:rsid w:val="00250CC4"/>
    <w:rsid w:val="00254A60"/>
    <w:rsid w:val="002A25AA"/>
    <w:rsid w:val="002A3E4D"/>
    <w:rsid w:val="002A5A97"/>
    <w:rsid w:val="002B4D09"/>
    <w:rsid w:val="002B549A"/>
    <w:rsid w:val="002D11D6"/>
    <w:rsid w:val="002D6164"/>
    <w:rsid w:val="002E1764"/>
    <w:rsid w:val="002E4BFD"/>
    <w:rsid w:val="002F0DBF"/>
    <w:rsid w:val="00317269"/>
    <w:rsid w:val="003230D9"/>
    <w:rsid w:val="00327DB5"/>
    <w:rsid w:val="00334E73"/>
    <w:rsid w:val="003372E4"/>
    <w:rsid w:val="003658DD"/>
    <w:rsid w:val="00376C9F"/>
    <w:rsid w:val="003A4023"/>
    <w:rsid w:val="003A65E4"/>
    <w:rsid w:val="003A71EE"/>
    <w:rsid w:val="003B710F"/>
    <w:rsid w:val="003D75A7"/>
    <w:rsid w:val="003E50A1"/>
    <w:rsid w:val="003F7A4E"/>
    <w:rsid w:val="00406ADA"/>
    <w:rsid w:val="00406D18"/>
    <w:rsid w:val="004136FE"/>
    <w:rsid w:val="00416485"/>
    <w:rsid w:val="004439B1"/>
    <w:rsid w:val="004460BD"/>
    <w:rsid w:val="00451627"/>
    <w:rsid w:val="004652C6"/>
    <w:rsid w:val="004C128B"/>
    <w:rsid w:val="004D259A"/>
    <w:rsid w:val="004E6C47"/>
    <w:rsid w:val="004E70BA"/>
    <w:rsid w:val="004E76BD"/>
    <w:rsid w:val="004F4E3B"/>
    <w:rsid w:val="00515D89"/>
    <w:rsid w:val="00550E14"/>
    <w:rsid w:val="005523E5"/>
    <w:rsid w:val="00582DF7"/>
    <w:rsid w:val="00590E91"/>
    <w:rsid w:val="0059625C"/>
    <w:rsid w:val="005B7CD4"/>
    <w:rsid w:val="005D3FDC"/>
    <w:rsid w:val="005D56CE"/>
    <w:rsid w:val="005D712C"/>
    <w:rsid w:val="005E2646"/>
    <w:rsid w:val="005F09BB"/>
    <w:rsid w:val="005F4D32"/>
    <w:rsid w:val="006071C8"/>
    <w:rsid w:val="006278B6"/>
    <w:rsid w:val="006304D1"/>
    <w:rsid w:val="00656005"/>
    <w:rsid w:val="00661483"/>
    <w:rsid w:val="00665E3D"/>
    <w:rsid w:val="0066631A"/>
    <w:rsid w:val="0067169A"/>
    <w:rsid w:val="006940C4"/>
    <w:rsid w:val="006E2AD8"/>
    <w:rsid w:val="006F35F4"/>
    <w:rsid w:val="006F55BF"/>
    <w:rsid w:val="00705BD5"/>
    <w:rsid w:val="00725751"/>
    <w:rsid w:val="007334BF"/>
    <w:rsid w:val="007371CC"/>
    <w:rsid w:val="00750998"/>
    <w:rsid w:val="00756CE0"/>
    <w:rsid w:val="00762BFA"/>
    <w:rsid w:val="007919B8"/>
    <w:rsid w:val="0079773F"/>
    <w:rsid w:val="007B139A"/>
    <w:rsid w:val="007B4B83"/>
    <w:rsid w:val="007D755D"/>
    <w:rsid w:val="007F03EA"/>
    <w:rsid w:val="00807BFA"/>
    <w:rsid w:val="00812E34"/>
    <w:rsid w:val="00824BFB"/>
    <w:rsid w:val="00826BE2"/>
    <w:rsid w:val="0083590C"/>
    <w:rsid w:val="008549E8"/>
    <w:rsid w:val="00862D9B"/>
    <w:rsid w:val="00877765"/>
    <w:rsid w:val="00885D54"/>
    <w:rsid w:val="008A110B"/>
    <w:rsid w:val="008C05B7"/>
    <w:rsid w:val="008C6A5F"/>
    <w:rsid w:val="008E447A"/>
    <w:rsid w:val="008E77C9"/>
    <w:rsid w:val="009013E5"/>
    <w:rsid w:val="00914686"/>
    <w:rsid w:val="00923503"/>
    <w:rsid w:val="0093038D"/>
    <w:rsid w:val="00930FCA"/>
    <w:rsid w:val="009608A1"/>
    <w:rsid w:val="009C18E2"/>
    <w:rsid w:val="009C6EC9"/>
    <w:rsid w:val="009D77C2"/>
    <w:rsid w:val="009F30B4"/>
    <w:rsid w:val="009F6515"/>
    <w:rsid w:val="00A04BB5"/>
    <w:rsid w:val="00A07D14"/>
    <w:rsid w:val="00A11AD0"/>
    <w:rsid w:val="00A46474"/>
    <w:rsid w:val="00A46984"/>
    <w:rsid w:val="00A50112"/>
    <w:rsid w:val="00A50D5C"/>
    <w:rsid w:val="00A6569F"/>
    <w:rsid w:val="00A80D9C"/>
    <w:rsid w:val="00A9499D"/>
    <w:rsid w:val="00AA505C"/>
    <w:rsid w:val="00AA5B59"/>
    <w:rsid w:val="00AC492B"/>
    <w:rsid w:val="00AD7BD8"/>
    <w:rsid w:val="00AE4693"/>
    <w:rsid w:val="00AE5D02"/>
    <w:rsid w:val="00AF3A54"/>
    <w:rsid w:val="00B05D67"/>
    <w:rsid w:val="00B0713C"/>
    <w:rsid w:val="00B35ADD"/>
    <w:rsid w:val="00B639FA"/>
    <w:rsid w:val="00B72AD4"/>
    <w:rsid w:val="00B73C2B"/>
    <w:rsid w:val="00B91CD2"/>
    <w:rsid w:val="00BA4FE5"/>
    <w:rsid w:val="00BA6409"/>
    <w:rsid w:val="00BB00B1"/>
    <w:rsid w:val="00BB156D"/>
    <w:rsid w:val="00BE0C84"/>
    <w:rsid w:val="00BE183D"/>
    <w:rsid w:val="00BE36D9"/>
    <w:rsid w:val="00BF07CF"/>
    <w:rsid w:val="00BF0BCC"/>
    <w:rsid w:val="00BF2376"/>
    <w:rsid w:val="00C026F8"/>
    <w:rsid w:val="00C1296B"/>
    <w:rsid w:val="00C15BCD"/>
    <w:rsid w:val="00C22C6C"/>
    <w:rsid w:val="00C26C4B"/>
    <w:rsid w:val="00C30133"/>
    <w:rsid w:val="00C31146"/>
    <w:rsid w:val="00C35498"/>
    <w:rsid w:val="00C405CB"/>
    <w:rsid w:val="00C453F9"/>
    <w:rsid w:val="00C472FC"/>
    <w:rsid w:val="00C478CA"/>
    <w:rsid w:val="00C612D3"/>
    <w:rsid w:val="00C64EB6"/>
    <w:rsid w:val="00C826DE"/>
    <w:rsid w:val="00C8700D"/>
    <w:rsid w:val="00CA105D"/>
    <w:rsid w:val="00CA1B90"/>
    <w:rsid w:val="00CA4784"/>
    <w:rsid w:val="00CB1EEF"/>
    <w:rsid w:val="00CC1165"/>
    <w:rsid w:val="00CC18DF"/>
    <w:rsid w:val="00CC55FA"/>
    <w:rsid w:val="00D00722"/>
    <w:rsid w:val="00D04303"/>
    <w:rsid w:val="00D048E8"/>
    <w:rsid w:val="00D13654"/>
    <w:rsid w:val="00D41616"/>
    <w:rsid w:val="00D42455"/>
    <w:rsid w:val="00D42709"/>
    <w:rsid w:val="00D50075"/>
    <w:rsid w:val="00D624CE"/>
    <w:rsid w:val="00D651D0"/>
    <w:rsid w:val="00D67D31"/>
    <w:rsid w:val="00D73B04"/>
    <w:rsid w:val="00D814B7"/>
    <w:rsid w:val="00D85FB2"/>
    <w:rsid w:val="00D935FC"/>
    <w:rsid w:val="00D95A19"/>
    <w:rsid w:val="00DA1AD7"/>
    <w:rsid w:val="00DA471E"/>
    <w:rsid w:val="00DB57A5"/>
    <w:rsid w:val="00DC2078"/>
    <w:rsid w:val="00DC4BEE"/>
    <w:rsid w:val="00DF641C"/>
    <w:rsid w:val="00DF775C"/>
    <w:rsid w:val="00E02A6C"/>
    <w:rsid w:val="00E1326C"/>
    <w:rsid w:val="00E33539"/>
    <w:rsid w:val="00E44F0F"/>
    <w:rsid w:val="00E52DA7"/>
    <w:rsid w:val="00E6178B"/>
    <w:rsid w:val="00E83FCC"/>
    <w:rsid w:val="00E84924"/>
    <w:rsid w:val="00EA71FF"/>
    <w:rsid w:val="00EB143C"/>
    <w:rsid w:val="00EB1C48"/>
    <w:rsid w:val="00EC36F8"/>
    <w:rsid w:val="00ED388A"/>
    <w:rsid w:val="00EF06CD"/>
    <w:rsid w:val="00EF3295"/>
    <w:rsid w:val="00F11AAC"/>
    <w:rsid w:val="00F11D99"/>
    <w:rsid w:val="00F1610B"/>
    <w:rsid w:val="00F17704"/>
    <w:rsid w:val="00F45669"/>
    <w:rsid w:val="00F4767C"/>
    <w:rsid w:val="00F477AE"/>
    <w:rsid w:val="00F50E72"/>
    <w:rsid w:val="00F6116B"/>
    <w:rsid w:val="00F63048"/>
    <w:rsid w:val="00F824BB"/>
    <w:rsid w:val="00F825A0"/>
    <w:rsid w:val="00F96BB8"/>
    <w:rsid w:val="00FA6E72"/>
    <w:rsid w:val="00FB31BA"/>
    <w:rsid w:val="00FC0F1B"/>
    <w:rsid w:val="00FC3C88"/>
    <w:rsid w:val="00FD385A"/>
    <w:rsid w:val="00FD3B9E"/>
    <w:rsid w:val="00FD422E"/>
    <w:rsid w:val="00FD6A1E"/>
    <w:rsid w:val="00FE012B"/>
    <w:rsid w:val="00FE696F"/>
    <w:rsid w:val="00FF6D40"/>
    <w:rsid w:val="00FF7C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079BFCA"/>
  <w15:chartTrackingRefBased/>
  <w15:docId w15:val="{8CD8B507-0904-4DE9-A8EC-C1EDDB20E4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1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1"/>
    <w:qFormat/>
    <w:rsid w:val="00406ADA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paragraph" w:styleId="Heading1">
    <w:name w:val="heading 1"/>
    <w:aliases w:val="BAB,JUDUL"/>
    <w:basedOn w:val="Normal"/>
    <w:next w:val="Normal"/>
    <w:link w:val="Heading1Char"/>
    <w:uiPriority w:val="9"/>
    <w:qFormat/>
    <w:rsid w:val="00824BFB"/>
    <w:pPr>
      <w:spacing w:after="240"/>
      <w:jc w:val="center"/>
      <w:outlineLvl w:val="0"/>
    </w:pPr>
    <w:rPr>
      <w:b/>
      <w:bCs/>
      <w:sz w:val="24"/>
      <w:szCs w:val="20"/>
    </w:rPr>
  </w:style>
  <w:style w:type="paragraph" w:styleId="Heading2">
    <w:name w:val="heading 2"/>
    <w:aliases w:val="SUB BAB"/>
    <w:basedOn w:val="ListParagraph"/>
    <w:next w:val="Normal"/>
    <w:link w:val="Heading2Char"/>
    <w:autoRedefine/>
    <w:uiPriority w:val="9"/>
    <w:unhideWhenUsed/>
    <w:qFormat/>
    <w:rsid w:val="00BA6409"/>
    <w:pPr>
      <w:widowControl/>
      <w:numPr>
        <w:ilvl w:val="1"/>
        <w:numId w:val="12"/>
      </w:numPr>
      <w:autoSpaceDE/>
      <w:autoSpaceDN/>
      <w:spacing w:after="240"/>
      <w:outlineLvl w:val="1"/>
    </w:pPr>
    <w:rPr>
      <w:b/>
      <w:bCs/>
      <w:sz w:val="20"/>
      <w:szCs w:val="20"/>
      <w:lang w:val="en-US"/>
    </w:rPr>
  </w:style>
  <w:style w:type="paragraph" w:styleId="Heading3">
    <w:name w:val="heading 3"/>
    <w:aliases w:val="SUBSUB BAB"/>
    <w:basedOn w:val="ListParagraph"/>
    <w:next w:val="Normal"/>
    <w:link w:val="Heading3Char"/>
    <w:uiPriority w:val="9"/>
    <w:unhideWhenUsed/>
    <w:qFormat/>
    <w:rsid w:val="00824BFB"/>
    <w:pPr>
      <w:widowControl/>
      <w:numPr>
        <w:ilvl w:val="2"/>
        <w:numId w:val="5"/>
      </w:numPr>
      <w:autoSpaceDE/>
      <w:autoSpaceDN/>
      <w:outlineLvl w:val="2"/>
    </w:pPr>
    <w:rPr>
      <w:b/>
      <w:bCs/>
      <w:sz w:val="20"/>
      <w:szCs w:val="20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24BFB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6569F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C05B7"/>
    <w:rPr>
      <w:color w:val="0000FF"/>
      <w:u w:val="single"/>
    </w:rPr>
  </w:style>
  <w:style w:type="paragraph" w:customStyle="1" w:styleId="papertitle">
    <w:name w:val="paper title"/>
    <w:uiPriority w:val="99"/>
    <w:rsid w:val="008C05B7"/>
    <w:pPr>
      <w:spacing w:after="120" w:line="240" w:lineRule="auto"/>
      <w:jc w:val="center"/>
    </w:pPr>
    <w:rPr>
      <w:rFonts w:ascii="Times New Roman" w:eastAsia="Times New Roman" w:hAnsi="Times New Roman" w:cs="Times New Roman"/>
      <w:bCs/>
      <w:noProof/>
      <w:sz w:val="48"/>
      <w:szCs w:val="48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8C05B7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8C05B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aliases w:val="BAB Char,JUDUL Char"/>
    <w:basedOn w:val="DefaultParagraphFont"/>
    <w:link w:val="Heading1"/>
    <w:uiPriority w:val="9"/>
    <w:rsid w:val="00824BFB"/>
    <w:rPr>
      <w:rFonts w:ascii="Times New Roman" w:eastAsia="Times New Roman" w:hAnsi="Times New Roman" w:cs="Times New Roman"/>
      <w:b/>
      <w:bCs/>
      <w:sz w:val="24"/>
      <w:szCs w:val="20"/>
      <w:lang w:val="id"/>
    </w:rPr>
  </w:style>
  <w:style w:type="paragraph" w:styleId="BodyText">
    <w:name w:val="Body Text"/>
    <w:basedOn w:val="Normal"/>
    <w:link w:val="BodyTextChar"/>
    <w:uiPriority w:val="1"/>
    <w:qFormat/>
    <w:rsid w:val="00C30133"/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C30133"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ListParagraph">
    <w:name w:val="List Paragraph"/>
    <w:basedOn w:val="Normal"/>
    <w:link w:val="ListParagraphChar"/>
    <w:uiPriority w:val="1"/>
    <w:qFormat/>
    <w:rsid w:val="00C30133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1"/>
    <w:locked/>
    <w:rsid w:val="00C30133"/>
    <w:rPr>
      <w:rFonts w:ascii="Times New Roman" w:eastAsia="Times New Roman" w:hAnsi="Times New Roman" w:cs="Times New Roman"/>
      <w:lang w:val="id"/>
    </w:rPr>
  </w:style>
  <w:style w:type="paragraph" w:styleId="Caption">
    <w:name w:val="caption"/>
    <w:basedOn w:val="Normal"/>
    <w:next w:val="Normal"/>
    <w:uiPriority w:val="35"/>
    <w:unhideWhenUsed/>
    <w:qFormat/>
    <w:rsid w:val="00AE4693"/>
    <w:pPr>
      <w:widowControl/>
      <w:autoSpaceDE/>
      <w:autoSpaceDN/>
      <w:spacing w:after="200"/>
    </w:pPr>
    <w:rPr>
      <w:rFonts w:asciiTheme="minorHAnsi" w:eastAsiaTheme="minorHAnsi" w:hAnsiTheme="minorHAnsi" w:cstheme="minorBidi"/>
      <w:i/>
      <w:iCs/>
      <w:color w:val="44546A" w:themeColor="text2"/>
      <w:sz w:val="18"/>
      <w:szCs w:val="18"/>
      <w:lang w:val="en-ID"/>
    </w:rPr>
  </w:style>
  <w:style w:type="paragraph" w:styleId="NormalWeb">
    <w:name w:val="Normal (Web)"/>
    <w:basedOn w:val="Normal"/>
    <w:uiPriority w:val="99"/>
    <w:unhideWhenUsed/>
    <w:rsid w:val="00AE4693"/>
    <w:pPr>
      <w:widowControl/>
      <w:autoSpaceDE/>
      <w:autoSpaceDN/>
      <w:spacing w:before="100" w:beforeAutospacing="1" w:after="100" w:afterAutospacing="1"/>
    </w:pPr>
    <w:rPr>
      <w:sz w:val="24"/>
      <w:szCs w:val="24"/>
      <w:lang w:val="id-ID" w:eastAsia="id-ID"/>
    </w:rPr>
  </w:style>
  <w:style w:type="character" w:customStyle="1" w:styleId="Heading2Char">
    <w:name w:val="Heading 2 Char"/>
    <w:aliases w:val="SUB BAB Char"/>
    <w:basedOn w:val="DefaultParagraphFont"/>
    <w:link w:val="Heading2"/>
    <w:uiPriority w:val="9"/>
    <w:rsid w:val="00BA6409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character" w:customStyle="1" w:styleId="Heading3Char">
    <w:name w:val="Heading 3 Char"/>
    <w:aliases w:val="SUBSUB BAB Char"/>
    <w:basedOn w:val="DefaultParagraphFont"/>
    <w:link w:val="Heading3"/>
    <w:uiPriority w:val="9"/>
    <w:rsid w:val="00824BFB"/>
    <w:rPr>
      <w:rFonts w:ascii="Times New Roman" w:eastAsia="Times New Roman" w:hAnsi="Times New Roman" w:cs="Times New Roman"/>
      <w:b/>
      <w:bCs/>
      <w:sz w:val="20"/>
      <w:szCs w:val="20"/>
      <w:lang w:val="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6569F"/>
    <w:rPr>
      <w:rFonts w:asciiTheme="majorHAnsi" w:eastAsiaTheme="majorEastAsia" w:hAnsiTheme="majorHAnsi" w:cstheme="majorBidi"/>
      <w:i/>
      <w:iCs/>
      <w:color w:val="1F3763" w:themeColor="accent1" w:themeShade="7F"/>
      <w:lang w:val="id"/>
    </w:rPr>
  </w:style>
  <w:style w:type="paragraph" w:styleId="NoSpacing">
    <w:name w:val="No Spacing"/>
    <w:uiPriority w:val="1"/>
    <w:qFormat/>
    <w:rsid w:val="00A6569F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character" w:customStyle="1" w:styleId="markedcontent">
    <w:name w:val="markedcontent"/>
    <w:basedOn w:val="DefaultParagraphFont"/>
    <w:rsid w:val="00A6569F"/>
  </w:style>
  <w:style w:type="paragraph" w:customStyle="1" w:styleId="TableParagraph">
    <w:name w:val="Table Paragraph"/>
    <w:basedOn w:val="Normal"/>
    <w:uiPriority w:val="1"/>
    <w:qFormat/>
    <w:rsid w:val="00A6569F"/>
  </w:style>
  <w:style w:type="paragraph" w:styleId="Header">
    <w:name w:val="header"/>
    <w:basedOn w:val="Normal"/>
    <w:link w:val="HeaderChar"/>
    <w:uiPriority w:val="99"/>
    <w:unhideWhenUsed/>
    <w:rsid w:val="00A6569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6569F"/>
    <w:rPr>
      <w:rFonts w:ascii="Times New Roman" w:eastAsia="Times New Roman" w:hAnsi="Times New Roman" w:cs="Times New Roman"/>
      <w:lang w:val="id"/>
    </w:rPr>
  </w:style>
  <w:style w:type="paragraph" w:styleId="Footer">
    <w:name w:val="footer"/>
    <w:basedOn w:val="Normal"/>
    <w:link w:val="FooterChar"/>
    <w:uiPriority w:val="99"/>
    <w:unhideWhenUsed/>
    <w:rsid w:val="00A6569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6569F"/>
    <w:rPr>
      <w:rFonts w:ascii="Times New Roman" w:eastAsia="Times New Roman" w:hAnsi="Times New Roman" w:cs="Times New Roman"/>
      <w:lang w:val="id"/>
    </w:rPr>
  </w:style>
  <w:style w:type="paragraph" w:styleId="Bibliography">
    <w:name w:val="Bibliography"/>
    <w:basedOn w:val="Normal"/>
    <w:next w:val="Normal"/>
    <w:uiPriority w:val="37"/>
    <w:unhideWhenUsed/>
    <w:rsid w:val="00A6569F"/>
  </w:style>
  <w:style w:type="paragraph" w:styleId="TOCHeading">
    <w:name w:val="TOC Heading"/>
    <w:basedOn w:val="Heading1"/>
    <w:next w:val="Normal"/>
    <w:uiPriority w:val="39"/>
    <w:unhideWhenUsed/>
    <w:qFormat/>
    <w:rsid w:val="00A6569F"/>
    <w:pPr>
      <w:widowControl/>
      <w:autoSpaceDE/>
      <w:autoSpaceDN/>
      <w:spacing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5B7CD4"/>
    <w:pPr>
      <w:tabs>
        <w:tab w:val="right" w:leader="dot" w:pos="5262"/>
      </w:tabs>
    </w:pPr>
    <w:rPr>
      <w:noProof/>
      <w:sz w:val="20"/>
      <w:szCs w:val="20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5B7CD4"/>
    <w:pPr>
      <w:tabs>
        <w:tab w:val="left" w:pos="880"/>
        <w:tab w:val="right" w:leader="dot" w:pos="5262"/>
      </w:tabs>
      <w:ind w:left="220" w:firstLine="347"/>
    </w:pPr>
    <w:rPr>
      <w:noProof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A6569F"/>
    <w:rPr>
      <w:color w:val="808080"/>
    </w:rPr>
  </w:style>
  <w:style w:type="character" w:customStyle="1" w:styleId="sw">
    <w:name w:val="sw"/>
    <w:basedOn w:val="DefaultParagraphFont"/>
    <w:rsid w:val="00A6569F"/>
  </w:style>
  <w:style w:type="paragraph" w:customStyle="1" w:styleId="subbab2">
    <w:name w:val="sub bab 2"/>
    <w:basedOn w:val="Heading2"/>
    <w:link w:val="subbab2Char"/>
    <w:uiPriority w:val="1"/>
    <w:qFormat/>
    <w:rsid w:val="00824BFB"/>
    <w:pPr>
      <w:numPr>
        <w:numId w:val="4"/>
      </w:numPr>
    </w:pPr>
    <w:rPr>
      <w:bCs w:val="0"/>
    </w:rPr>
  </w:style>
  <w:style w:type="paragraph" w:customStyle="1" w:styleId="subbab3">
    <w:name w:val="sub bab 3"/>
    <w:basedOn w:val="Heading2"/>
    <w:link w:val="subbab3Char"/>
    <w:uiPriority w:val="1"/>
    <w:qFormat/>
    <w:rsid w:val="00824BFB"/>
    <w:pPr>
      <w:numPr>
        <w:numId w:val="9"/>
      </w:numPr>
    </w:pPr>
    <w:rPr>
      <w:bCs w:val="0"/>
    </w:rPr>
  </w:style>
  <w:style w:type="character" w:customStyle="1" w:styleId="subbab2Char">
    <w:name w:val="sub bab 2 Char"/>
    <w:basedOn w:val="Heading2Char"/>
    <w:link w:val="subbab2"/>
    <w:uiPriority w:val="1"/>
    <w:rsid w:val="00824BFB"/>
    <w:rPr>
      <w:rFonts w:ascii="Times New Roman" w:eastAsia="Times New Roman" w:hAnsi="Times New Roman" w:cs="Times New Roman"/>
      <w:b/>
      <w:bCs w:val="0"/>
      <w:sz w:val="20"/>
      <w:szCs w:val="20"/>
      <w:lang w:val="en-US"/>
    </w:rPr>
  </w:style>
  <w:style w:type="paragraph" w:customStyle="1" w:styleId="subsubbab3">
    <w:name w:val="sub sub bab 3"/>
    <w:basedOn w:val="Heading3"/>
    <w:link w:val="subsubbab3Char"/>
    <w:uiPriority w:val="1"/>
    <w:qFormat/>
    <w:rsid w:val="00824BFB"/>
    <w:pPr>
      <w:numPr>
        <w:numId w:val="9"/>
      </w:numPr>
    </w:pPr>
  </w:style>
  <w:style w:type="character" w:customStyle="1" w:styleId="subbab3Char">
    <w:name w:val="sub bab 3 Char"/>
    <w:basedOn w:val="Heading3Char"/>
    <w:link w:val="subbab3"/>
    <w:uiPriority w:val="1"/>
    <w:rsid w:val="00824BFB"/>
    <w:rPr>
      <w:rFonts w:ascii="Times New Roman" w:eastAsia="Times New Roman" w:hAnsi="Times New Roman" w:cs="Times New Roman"/>
      <w:b/>
      <w:bCs w:val="0"/>
      <w:sz w:val="20"/>
      <w:szCs w:val="20"/>
      <w:lang w:val="en-US"/>
    </w:rPr>
  </w:style>
  <w:style w:type="paragraph" w:customStyle="1" w:styleId="subbab4">
    <w:name w:val="sub bab 4"/>
    <w:basedOn w:val="Heading2"/>
    <w:link w:val="subbab4Char"/>
    <w:uiPriority w:val="1"/>
    <w:qFormat/>
    <w:rsid w:val="00070AB5"/>
    <w:pPr>
      <w:numPr>
        <w:numId w:val="10"/>
      </w:numPr>
    </w:pPr>
    <w:rPr>
      <w:bCs w:val="0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24BFB"/>
    <w:rPr>
      <w:rFonts w:asciiTheme="majorHAnsi" w:eastAsiaTheme="majorEastAsia" w:hAnsiTheme="majorHAnsi" w:cstheme="majorBidi"/>
      <w:i/>
      <w:iCs/>
      <w:color w:val="2F5496" w:themeColor="accent1" w:themeShade="BF"/>
      <w:lang w:val="id"/>
    </w:rPr>
  </w:style>
  <w:style w:type="character" w:customStyle="1" w:styleId="subsubbab3Char">
    <w:name w:val="sub sub bab 3 Char"/>
    <w:basedOn w:val="Heading4Char"/>
    <w:link w:val="subsubbab3"/>
    <w:uiPriority w:val="1"/>
    <w:rsid w:val="00824BFB"/>
    <w:rPr>
      <w:rFonts w:ascii="Times New Roman" w:eastAsia="Times New Roman" w:hAnsi="Times New Roman" w:cs="Times New Roman"/>
      <w:b/>
      <w:bCs/>
      <w:i w:val="0"/>
      <w:iCs w:val="0"/>
      <w:color w:val="2F5496" w:themeColor="accent1" w:themeShade="BF"/>
      <w:sz w:val="20"/>
      <w:szCs w:val="20"/>
      <w:lang w:val="id"/>
    </w:rPr>
  </w:style>
  <w:style w:type="paragraph" w:customStyle="1" w:styleId="subsubbab4">
    <w:name w:val="sub sub bab 4"/>
    <w:basedOn w:val="Heading3"/>
    <w:link w:val="subsubbab4Char"/>
    <w:uiPriority w:val="1"/>
    <w:qFormat/>
    <w:rsid w:val="00070AB5"/>
    <w:pPr>
      <w:numPr>
        <w:numId w:val="10"/>
      </w:numPr>
      <w:spacing w:before="240"/>
    </w:pPr>
    <w:rPr>
      <w:bCs w:val="0"/>
      <w:lang w:val="en-US"/>
    </w:rPr>
  </w:style>
  <w:style w:type="character" w:customStyle="1" w:styleId="subbab4Char">
    <w:name w:val="sub bab 4 Char"/>
    <w:basedOn w:val="Heading2Char"/>
    <w:link w:val="subbab4"/>
    <w:uiPriority w:val="1"/>
    <w:rsid w:val="00070AB5"/>
    <w:rPr>
      <w:rFonts w:ascii="Times New Roman" w:eastAsia="Times New Roman" w:hAnsi="Times New Roman" w:cs="Times New Roman"/>
      <w:b/>
      <w:bCs w:val="0"/>
      <w:sz w:val="20"/>
      <w:szCs w:val="20"/>
      <w:lang w:val="en-US"/>
    </w:rPr>
  </w:style>
  <w:style w:type="paragraph" w:customStyle="1" w:styleId="subbab5">
    <w:name w:val="sub bab 5"/>
    <w:basedOn w:val="Heading2"/>
    <w:link w:val="subbab5Char"/>
    <w:uiPriority w:val="1"/>
    <w:qFormat/>
    <w:rsid w:val="00070AB5"/>
    <w:pPr>
      <w:numPr>
        <w:numId w:val="11"/>
      </w:numPr>
    </w:pPr>
    <w:rPr>
      <w:bCs w:val="0"/>
    </w:rPr>
  </w:style>
  <w:style w:type="character" w:customStyle="1" w:styleId="subsubbab4Char">
    <w:name w:val="sub sub bab 4 Char"/>
    <w:basedOn w:val="Heading3Char"/>
    <w:link w:val="subsubbab4"/>
    <w:uiPriority w:val="1"/>
    <w:rsid w:val="00070AB5"/>
    <w:rPr>
      <w:rFonts w:ascii="Times New Roman" w:eastAsia="Times New Roman" w:hAnsi="Times New Roman" w:cs="Times New Roman"/>
      <w:b/>
      <w:bCs w:val="0"/>
      <w:sz w:val="20"/>
      <w:szCs w:val="20"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5B7CD4"/>
    <w:pPr>
      <w:tabs>
        <w:tab w:val="left" w:pos="1320"/>
        <w:tab w:val="right" w:leader="dot" w:pos="5262"/>
      </w:tabs>
      <w:ind w:left="440" w:firstLine="411"/>
    </w:pPr>
  </w:style>
  <w:style w:type="character" w:customStyle="1" w:styleId="subbab5Char">
    <w:name w:val="sub bab 5 Char"/>
    <w:basedOn w:val="Heading2Char"/>
    <w:link w:val="subbab5"/>
    <w:uiPriority w:val="1"/>
    <w:rsid w:val="00070AB5"/>
    <w:rPr>
      <w:rFonts w:ascii="Times New Roman" w:eastAsia="Times New Roman" w:hAnsi="Times New Roman" w:cs="Times New Roman"/>
      <w:b/>
      <w:bCs w:val="0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C472F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472F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472FC"/>
    <w:rPr>
      <w:rFonts w:ascii="Times New Roman" w:eastAsia="Times New Roman" w:hAnsi="Times New Roman" w:cs="Times New Roman"/>
      <w:sz w:val="20"/>
      <w:szCs w:val="20"/>
      <w:lang w:val="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472F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472FC"/>
    <w:rPr>
      <w:rFonts w:ascii="Times New Roman" w:eastAsia="Times New Roman" w:hAnsi="Times New Roman" w:cs="Times New Roman"/>
      <w:b/>
      <w:bCs/>
      <w:sz w:val="20"/>
      <w:szCs w:val="20"/>
      <w:lang w:val="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472F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72FC"/>
    <w:rPr>
      <w:rFonts w:ascii="Segoe UI" w:eastAsia="Times New Roman" w:hAnsi="Segoe UI" w:cs="Segoe UI"/>
      <w:sz w:val="18"/>
      <w:szCs w:val="18"/>
      <w:lang w:val="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309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115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59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412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150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5916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3698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9376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734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58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8076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2310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2155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383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085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803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42537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67831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4595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48274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769592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3821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60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58542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9113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727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381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4676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006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584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731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305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2272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0299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234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864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585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8229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18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180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188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7509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969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7066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0304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469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00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72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4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2770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6753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0335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7307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0973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44925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825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819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70813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55694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1141865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084179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811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85571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27399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4092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201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680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365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637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038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0062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5644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166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3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7829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468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2.png"/><Relationship Id="rId18" Type="http://schemas.openxmlformats.org/officeDocument/2006/relationships/footer" Target="footer4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07/relationships/hdphoto" Target="media/hdphoto1.wdp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footer" Target="footer2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microsoft.com/office/2007/relationships/hdphoto" Target="media/hdphoto2.wdp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0C687E7-7456-4A10-BA2C-A43391C91B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0</Words>
  <Characters>63</Characters>
  <Application>Microsoft Office Word</Application>
  <DocSecurity>0</DocSecurity>
  <Lines>1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sbakhul Munir</dc:creator>
  <cp:keywords/>
  <dc:description/>
  <cp:lastModifiedBy>Misbakhul Munir</cp:lastModifiedBy>
  <cp:revision>2</cp:revision>
  <cp:lastPrinted>2023-10-31T06:12:00Z</cp:lastPrinted>
  <dcterms:created xsi:type="dcterms:W3CDTF">2023-11-09T00:22:00Z</dcterms:created>
  <dcterms:modified xsi:type="dcterms:W3CDTF">2023-11-09T00:22:00Z</dcterms:modified>
</cp:coreProperties>
</file>